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7A242E">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7A242E">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7A242E">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7A242E">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sdt>
        <w:sdtPr>
          <w:alias w:val="Subtitle:"/>
          <w:tag w:val="Subtitle:"/>
          <w:id w:val="855005793"/>
          <w:placeholder>
            <w:docPart w:val="77DB4CF9A5B74296853827B521A7D7AA"/>
          </w:placeholder>
          <w:temporary/>
          <w:showingPlcHdr/>
          <w15:appearance w15:val="hidden"/>
        </w:sdtPr>
        <w:sdtEndPr/>
        <w:sdtContent>
          <w:r w:rsidR="00B13D1B">
            <w:t>Subtitle</w:t>
          </w:r>
        </w:sdtContent>
      </w:sdt>
    </w:p>
    <w:p w:rsidR="00B56C3C" w:rsidRDefault="00B56C3C" w:rsidP="008A20D2">
      <w:pPr>
        <w:pStyle w:val="Heading1"/>
      </w:pPr>
      <w:r>
        <w:t>Question 1</w:t>
      </w:r>
    </w:p>
    <w:p w:rsidR="008A20D2" w:rsidRPr="008A20D2" w:rsidRDefault="00D9390C" w:rsidP="008A20D2">
      <w:bookmarkStart w:id="0" w:name="_GoBack"/>
      <w:r>
        <w:t>Given the toll non-biodegradable plastic use has taken on the planet</w:t>
      </w:r>
      <w:r w:rsidR="006B383E">
        <w:t xml:space="preserve"> and our health</w:t>
      </w:r>
      <w:r>
        <w:t xml:space="preserve"> in the past century, most organizations and businesses are going out of their ways to reduce waste and go green</w:t>
      </w:r>
      <w:r w:rsidR="00703F12">
        <w:t xml:space="preserve">. </w:t>
      </w:r>
      <w:r>
        <w:t>One such organization is Modern Twist, a company that uses silicone ins</w:t>
      </w:r>
      <w:r w:rsidR="006B383E">
        <w:t xml:space="preserve">tead of plastic to </w:t>
      </w:r>
      <w:r w:rsidR="00BE3438">
        <w:t xml:space="preserve">reduce the use of plastic ware in society, considering silicone is biodegradable and </w:t>
      </w:r>
      <w:r w:rsidR="00926CD7">
        <w:t>recyclable</w:t>
      </w:r>
      <w:r w:rsidR="00CA0338">
        <w:t xml:space="preserve"> </w:t>
      </w:r>
      <w:r w:rsidR="00380399">
        <w:fldChar w:fldCharType="begin"/>
      </w:r>
      <w:r w:rsidR="00380399">
        <w:instrText xml:space="preserve"> ADDIN ZOTERO_ITEM CSL_CITATION {"citationID":"G4oisXZq","properties":{"formattedCitation":"(Berro et al.)","plainCitation":"(Berro et al.)","noteIndex":0},"citationItems":[{"id":889,"uris":["http://zotero.org/users/local/0omESN17/items/Z469AS5F"],"uri":["http://zotero.org/users/local/0omESN17/items/Z469AS5F"],"itemData":{"id":889,"type":"article-journal","title":"From plastic to silicone: the novelties in porous polymer fabrications","container-title":"Journal of Nanomaterials","page":"123","volume":"16","issue":"1","author":[{"family":"Berro","given":"Soumaya"},{"family":"Ahdab","given":"Ranim El"},{"family":"Hassan","given":"Houssein Hajj"},{"family":"Khachfe","given":"Hassan M."},{"family":"Hajj-Hassan","given":"Mohamad"}],"issued":{"date-parts":[["2015"]]}}}],"schema":"https://github.com/citation-style-language/schema/raw/master/csl-citation.json"} </w:instrText>
      </w:r>
      <w:r w:rsidR="00380399">
        <w:fldChar w:fldCharType="separate"/>
      </w:r>
      <w:r w:rsidR="00380399" w:rsidRPr="00380399">
        <w:rPr>
          <w:rFonts w:ascii="Times New Roman" w:hAnsi="Times New Roman" w:cs="Times New Roman"/>
        </w:rPr>
        <w:t>(</w:t>
      </w:r>
      <w:proofErr w:type="spellStart"/>
      <w:r w:rsidR="00380399" w:rsidRPr="00380399">
        <w:rPr>
          <w:rFonts w:ascii="Times New Roman" w:hAnsi="Times New Roman" w:cs="Times New Roman"/>
        </w:rPr>
        <w:t>Berro</w:t>
      </w:r>
      <w:proofErr w:type="spellEnd"/>
      <w:r w:rsidR="00380399" w:rsidRPr="00380399">
        <w:rPr>
          <w:rFonts w:ascii="Times New Roman" w:hAnsi="Times New Roman" w:cs="Times New Roman"/>
        </w:rPr>
        <w:t xml:space="preserve"> et al.)</w:t>
      </w:r>
      <w:r w:rsidR="00380399">
        <w:fldChar w:fldCharType="end"/>
      </w:r>
      <w:r w:rsidR="00926CD7">
        <w:t>.</w:t>
      </w:r>
    </w:p>
    <w:p w:rsidR="00B56C3C" w:rsidRDefault="00B56C3C" w:rsidP="008A20D2">
      <w:pPr>
        <w:pStyle w:val="Heading1"/>
      </w:pPr>
      <w:r>
        <w:t xml:space="preserve">Question </w:t>
      </w:r>
      <w:r>
        <w:t>2</w:t>
      </w:r>
    </w:p>
    <w:p w:rsidR="008A20D2" w:rsidRPr="008A20D2" w:rsidRDefault="00F834DD" w:rsidP="008A20D2">
      <w:r>
        <w:t>Kat Nouri, the mind behind Modern</w:t>
      </w:r>
      <w:r w:rsidR="00AA6544">
        <w:t xml:space="preserve"> Twist, </w:t>
      </w:r>
      <w:r w:rsidR="00634600">
        <w:t>brought a change a decade ago with streamlining the use of silicon-based houseware, as opposed to plastic-based. This reduced the prevalence of plastic use in society in general and made people</w:t>
      </w:r>
      <w:r w:rsidR="008608A2">
        <w:t xml:space="preserve"> turn towards silicone. This change is being enforced by society’s desire to make this planet whole again and </w:t>
      </w:r>
      <w:r w:rsidR="004C18DA">
        <w:t>refrain from plastic pollution.</w:t>
      </w:r>
    </w:p>
    <w:p w:rsidR="00B56C3C" w:rsidRDefault="00B56C3C" w:rsidP="008A20D2">
      <w:pPr>
        <w:pStyle w:val="Heading1"/>
      </w:pPr>
      <w:r>
        <w:t xml:space="preserve">Question </w:t>
      </w:r>
      <w:r>
        <w:t>3</w:t>
      </w:r>
    </w:p>
    <w:p w:rsidR="008A20D2" w:rsidRPr="008A20D2" w:rsidRDefault="0028700B" w:rsidP="008A20D2">
      <w:r>
        <w:t>The new business strategy integrated into its present strategy by Modern Twist is the elimination of single</w:t>
      </w:r>
      <w:r w:rsidR="004551D7">
        <w:t>-</w:t>
      </w:r>
      <w:r>
        <w:t>use Ziploc bag. Thus, in order to remedy the situation</w:t>
      </w:r>
      <w:r w:rsidR="00FB1024">
        <w:t xml:space="preserve"> with plastic pollution</w:t>
      </w:r>
      <w:r>
        <w:t xml:space="preserve">, Nouri produced “Stasher”. Stasher is </w:t>
      </w:r>
      <w:r w:rsidR="001C529F">
        <w:t xml:space="preserve">a </w:t>
      </w:r>
      <w:r w:rsidR="006C3C12">
        <w:t>silicone-based</w:t>
      </w:r>
      <w:r w:rsidR="001C529F">
        <w:t xml:space="preserve"> Ziploc alternative that can be placed in hot water, freezer and even the microwave safely, without losing its shape</w:t>
      </w:r>
      <w:r w:rsidR="00FB1024">
        <w:t xml:space="preserve"> </w:t>
      </w:r>
      <w:r w:rsidR="00FB1024">
        <w:fldChar w:fldCharType="begin"/>
      </w:r>
      <w:r w:rsidR="00FB1024">
        <w:instrText xml:space="preserve"> ADDIN ZOTERO_ITEM CSL_CITATION {"citationID":"RPGOqsTM","properties":{"formattedCitation":"(Chhabra)","plainCitation":"(Chhabra)","noteIndex":0},"citationItems":[{"id":887,"uris":["http://zotero.org/users/local/0omESN17/items/D7HG8CW8"],"uri":["http://zotero.org/users/local/0omESN17/items/D7HG8CW8"],"itemData":{"id":887,"type":"webpage","title":"This Company Wants To Eliminate Single Use Plastics","container-title":"Forbes","abstract":"Kat Nouri already had a successful business that she had been running for over a decade. But she had a desire to do more -- to use her business as a vehicle to stop plastic pollution.","URL":"https://www.forbes.com/sites/eshachhabra/2019/08/25/this-company-wants-to-eliminate-single-use-plastics/","language":"en","author":[{"family":"Chhabra","given":"Esha"}],"accessed":{"date-parts":[["2019",8,30]]}}}],"schema":"https://github.com/citation-style-language/schema/raw/master/csl-citation.json"} </w:instrText>
      </w:r>
      <w:r w:rsidR="00FB1024">
        <w:fldChar w:fldCharType="separate"/>
      </w:r>
      <w:r w:rsidR="00FB1024" w:rsidRPr="00FB1024">
        <w:rPr>
          <w:rFonts w:ascii="Times New Roman" w:hAnsi="Times New Roman" w:cs="Times New Roman"/>
        </w:rPr>
        <w:t>(Chhabra)</w:t>
      </w:r>
      <w:r w:rsidR="00FB1024">
        <w:fldChar w:fldCharType="end"/>
      </w:r>
      <w:r w:rsidR="00FB1024">
        <w:t>.</w:t>
      </w:r>
    </w:p>
    <w:p w:rsidR="00B56C3C" w:rsidRDefault="00B56C3C" w:rsidP="008A20D2">
      <w:pPr>
        <w:pStyle w:val="Heading1"/>
      </w:pPr>
      <w:r>
        <w:lastRenderedPageBreak/>
        <w:t xml:space="preserve">Question </w:t>
      </w:r>
      <w:r>
        <w:t>4</w:t>
      </w:r>
    </w:p>
    <w:p w:rsidR="008A20D2" w:rsidRPr="008A20D2" w:rsidRDefault="00FB1024" w:rsidP="008A20D2">
      <w:r>
        <w:t>With Stasher, Nouri aims to provide a</w:t>
      </w:r>
      <w:r w:rsidR="00075B89">
        <w:t>n alternative to plastic pollution caused by Ziploc bags</w:t>
      </w:r>
      <w:r w:rsidR="00A40A12">
        <w:t xml:space="preserve">. </w:t>
      </w:r>
      <w:r w:rsidR="00075B89">
        <w:t xml:space="preserve">Given </w:t>
      </w:r>
      <w:r w:rsidR="00A40A12">
        <w:t>that</w:t>
      </w:r>
      <w:r w:rsidR="00A87D85">
        <w:t xml:space="preserve"> the product</w:t>
      </w:r>
      <w:r>
        <w:t xml:space="preserve"> is washable and </w:t>
      </w:r>
      <w:r w:rsidR="00A40A12">
        <w:t>reusable</w:t>
      </w:r>
      <w:r>
        <w:t xml:space="preserve">, </w:t>
      </w:r>
      <w:r w:rsidR="00A87D85">
        <w:t xml:space="preserve">it is rather effective at reducing plastic waste altogether </w:t>
      </w:r>
      <w:r w:rsidR="00A87D85">
        <w:fldChar w:fldCharType="begin"/>
      </w:r>
      <w:r w:rsidR="00A87D85">
        <w:instrText xml:space="preserve"> ADDIN ZOTERO_ITEM CSL_CITATION {"citationID":"kiQ4NQuZ","properties":{"formattedCitation":"(Chhabra)","plainCitation":"(Chhabra)","noteIndex":0},"citationItems":[{"id":887,"uris":["http://zotero.org/users/local/0omESN17/items/D7HG8CW8"],"uri":["http://zotero.org/users/local/0omESN17/items/D7HG8CW8"],"itemData":{"id":887,"type":"webpage","title":"This Company Wants To Eliminate Single Use Plastics","container-title":"Forbes","abstract":"Kat Nouri already had a successful business that she had been running for over a decade. But she had a desire to do more -- to use her business as a vehicle to stop plastic pollution.","URL":"https://www.forbes.com/sites/eshachhabra/2019/08/25/this-company-wants-to-eliminate-single-use-plastics/","language":"en","author":[{"family":"Chhabra","given":"Esha"}],"accessed":{"date-parts":[["2019",8,30]]}}}],"schema":"https://github.com/citation-style-language/schema/raw/master/csl-citation.json"} </w:instrText>
      </w:r>
      <w:r w:rsidR="00A87D85">
        <w:fldChar w:fldCharType="separate"/>
      </w:r>
      <w:r w:rsidR="00A87D85" w:rsidRPr="00A87D85">
        <w:rPr>
          <w:rFonts w:ascii="Times New Roman" w:hAnsi="Times New Roman" w:cs="Times New Roman"/>
        </w:rPr>
        <w:t>(Chhabra)</w:t>
      </w:r>
      <w:r w:rsidR="00A87D85">
        <w:fldChar w:fldCharType="end"/>
      </w:r>
      <w:r w:rsidR="00A87D85">
        <w:t>.</w:t>
      </w:r>
    </w:p>
    <w:p w:rsidR="00B56C3C" w:rsidRDefault="00B56C3C" w:rsidP="008A20D2">
      <w:pPr>
        <w:pStyle w:val="Heading1"/>
      </w:pPr>
      <w:r>
        <w:t xml:space="preserve">Question </w:t>
      </w:r>
      <w:r>
        <w:t>5</w:t>
      </w:r>
    </w:p>
    <w:p w:rsidR="008A20D2" w:rsidRPr="008A20D2" w:rsidRDefault="00C666A2" w:rsidP="008A20D2">
      <w:r>
        <w:t xml:space="preserve">According to Nouri, she primarily used Social Media platforms, like </w:t>
      </w:r>
      <w:r w:rsidRPr="00C666A2">
        <w:rPr>
          <w:i/>
        </w:rPr>
        <w:t>Instagram</w:t>
      </w:r>
      <w:r>
        <w:t xml:space="preserve"> to bring awareness to the issue and introduce Stasher to the masses. While she is not social media savvy herself, she </w:t>
      </w:r>
      <w:r w:rsidR="00E7243D">
        <w:t>has chosen to hire people from within her circle of employees for Modern Twist whom she believes to be a good fit.</w:t>
      </w:r>
    </w:p>
    <w:p w:rsidR="00B56C3C" w:rsidRDefault="00B56C3C" w:rsidP="008A20D2">
      <w:pPr>
        <w:pStyle w:val="Heading1"/>
      </w:pPr>
      <w:r>
        <w:t xml:space="preserve">Question </w:t>
      </w:r>
      <w:r w:rsidR="008A20D2">
        <w:t>6</w:t>
      </w:r>
    </w:p>
    <w:p w:rsidR="004327E4" w:rsidRDefault="00E7243D" w:rsidP="00134B7E">
      <w:r>
        <w:t>At present, Stasher</w:t>
      </w:r>
      <w:r w:rsidR="00DA2641">
        <w:t xml:space="preserve"> is marketing itself as an alternative, reusable storage bag that is alternative to plastic and can help make the planet better. Unlike Ziploc bags, the ones that it aims to replace, Slasher is </w:t>
      </w:r>
      <w:r w:rsidR="005F26EE">
        <w:t xml:space="preserve">trying to market itself as a product that can be used as </w:t>
      </w:r>
      <w:r w:rsidR="004551D7">
        <w:t xml:space="preserve">a </w:t>
      </w:r>
      <w:r w:rsidR="005F26EE">
        <w:t>storage ba</w:t>
      </w:r>
      <w:r w:rsidR="004551D7">
        <w:t>g</w:t>
      </w:r>
      <w:r w:rsidR="005F26EE">
        <w:t xml:space="preserve"> in various ways. It can be used for school supplies, luggage, kitchen use and even to store food. With diverse use, it is gathering a name for itself which</w:t>
      </w:r>
      <w:r w:rsidR="00134B7E">
        <w:t>, with the increase is its audience, will be effective in reducing the use of single</w:t>
      </w:r>
      <w:r w:rsidR="004551D7">
        <w:t>-</w:t>
      </w:r>
      <w:r w:rsidR="00134B7E">
        <w:t>use plastics.</w:t>
      </w:r>
    </w:p>
    <w:bookmarkEnd w:id="0"/>
    <w:p w:rsidR="00134B7E" w:rsidRDefault="00134B7E" w:rsidP="00134B7E">
      <w:pPr>
        <w:ind w:firstLine="0"/>
      </w:pPr>
      <w:r>
        <w:br w:type="column"/>
      </w:r>
      <w:r>
        <w:lastRenderedPageBreak/>
        <w:t>Works Cited</w:t>
      </w:r>
    </w:p>
    <w:p w:rsidR="00134B7E" w:rsidRPr="00134B7E" w:rsidRDefault="00134B7E" w:rsidP="00134B7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134B7E">
        <w:rPr>
          <w:rFonts w:ascii="Times New Roman" w:hAnsi="Times New Roman" w:cs="Times New Roman"/>
        </w:rPr>
        <w:t>Berro</w:t>
      </w:r>
      <w:proofErr w:type="spellEnd"/>
      <w:r w:rsidRPr="00134B7E">
        <w:rPr>
          <w:rFonts w:ascii="Times New Roman" w:hAnsi="Times New Roman" w:cs="Times New Roman"/>
        </w:rPr>
        <w:t xml:space="preserve">, </w:t>
      </w:r>
      <w:proofErr w:type="spellStart"/>
      <w:r w:rsidRPr="00134B7E">
        <w:rPr>
          <w:rFonts w:ascii="Times New Roman" w:hAnsi="Times New Roman" w:cs="Times New Roman"/>
        </w:rPr>
        <w:t>Soumaya</w:t>
      </w:r>
      <w:proofErr w:type="spellEnd"/>
      <w:r w:rsidRPr="00134B7E">
        <w:rPr>
          <w:rFonts w:ascii="Times New Roman" w:hAnsi="Times New Roman" w:cs="Times New Roman"/>
        </w:rPr>
        <w:t xml:space="preserve">, et al. “From Plastic to Silicone: The Novelties in Porous Polymer Fabrications.” </w:t>
      </w:r>
      <w:r w:rsidRPr="00134B7E">
        <w:rPr>
          <w:rFonts w:ascii="Times New Roman" w:hAnsi="Times New Roman" w:cs="Times New Roman"/>
          <w:i/>
          <w:iCs/>
        </w:rPr>
        <w:t>Journal of Nanomaterials</w:t>
      </w:r>
      <w:r w:rsidRPr="00134B7E">
        <w:rPr>
          <w:rFonts w:ascii="Times New Roman" w:hAnsi="Times New Roman" w:cs="Times New Roman"/>
        </w:rPr>
        <w:t>, vol. 16, no. 1, 2015, p. 123.</w:t>
      </w:r>
    </w:p>
    <w:p w:rsidR="00134B7E" w:rsidRPr="00134B7E" w:rsidRDefault="00134B7E" w:rsidP="00134B7E">
      <w:pPr>
        <w:pStyle w:val="Bibliography"/>
        <w:rPr>
          <w:rFonts w:ascii="Times New Roman" w:hAnsi="Times New Roman" w:cs="Times New Roman"/>
        </w:rPr>
      </w:pPr>
      <w:r w:rsidRPr="00134B7E">
        <w:rPr>
          <w:rFonts w:ascii="Times New Roman" w:hAnsi="Times New Roman" w:cs="Times New Roman"/>
        </w:rPr>
        <w:t xml:space="preserve">Chhabra, Esha. “This Company Wants </w:t>
      </w:r>
      <w:proofErr w:type="gramStart"/>
      <w:r w:rsidRPr="00134B7E">
        <w:rPr>
          <w:rFonts w:ascii="Times New Roman" w:hAnsi="Times New Roman" w:cs="Times New Roman"/>
        </w:rPr>
        <w:t>To</w:t>
      </w:r>
      <w:proofErr w:type="gramEnd"/>
      <w:r w:rsidRPr="00134B7E">
        <w:rPr>
          <w:rFonts w:ascii="Times New Roman" w:hAnsi="Times New Roman" w:cs="Times New Roman"/>
        </w:rPr>
        <w:t xml:space="preserve"> Eliminate Single</w:t>
      </w:r>
      <w:r w:rsidR="004551D7">
        <w:rPr>
          <w:rFonts w:ascii="Times New Roman" w:hAnsi="Times New Roman" w:cs="Times New Roman"/>
        </w:rPr>
        <w:t>-</w:t>
      </w:r>
      <w:r w:rsidRPr="00134B7E">
        <w:rPr>
          <w:rFonts w:ascii="Times New Roman" w:hAnsi="Times New Roman" w:cs="Times New Roman"/>
        </w:rPr>
        <w:t xml:space="preserve">Use Plastics.” </w:t>
      </w:r>
      <w:r w:rsidRPr="00134B7E">
        <w:rPr>
          <w:rFonts w:ascii="Times New Roman" w:hAnsi="Times New Roman" w:cs="Times New Roman"/>
          <w:i/>
          <w:iCs/>
        </w:rPr>
        <w:t>Forbes</w:t>
      </w:r>
      <w:r w:rsidRPr="00134B7E">
        <w:rPr>
          <w:rFonts w:ascii="Times New Roman" w:hAnsi="Times New Roman" w:cs="Times New Roman"/>
        </w:rPr>
        <w:t>, https://www.forbes.com/sites/eshachhabra/2019/08/25/this-company-wants-to-eliminate-single-use-plastics/. Accessed 30 Aug. 2019.</w:t>
      </w:r>
    </w:p>
    <w:p w:rsidR="00134B7E" w:rsidRPr="004327E4" w:rsidRDefault="00134B7E" w:rsidP="00134B7E">
      <w:r>
        <w:fldChar w:fldCharType="end"/>
      </w:r>
    </w:p>
    <w:sectPr w:rsidR="00134B7E" w:rsidRPr="004327E4">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A242E" w:rsidRDefault="007A242E">
      <w:pPr>
        <w:spacing w:line="240" w:lineRule="auto"/>
      </w:pPr>
      <w:r>
        <w:separator/>
      </w:r>
    </w:p>
  </w:endnote>
  <w:endnote w:type="continuationSeparator" w:id="0">
    <w:p w:rsidR="007A242E" w:rsidRDefault="007A24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A242E" w:rsidRDefault="007A242E">
      <w:pPr>
        <w:spacing w:line="240" w:lineRule="auto"/>
      </w:pPr>
      <w:r>
        <w:separator/>
      </w:r>
    </w:p>
  </w:footnote>
  <w:footnote w:type="continuationSeparator" w:id="0">
    <w:p w:rsidR="007A242E" w:rsidRDefault="007A24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7A242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CB4DDB">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7A242E">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CB4DDB">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EwNDS0MLM0NDEyNTRQ0lEKTi0uzszPAykwqgUATSYuLiwAAAA="/>
  </w:docVars>
  <w:rsids>
    <w:rsidRoot w:val="00F83220"/>
    <w:rsid w:val="00040CBB"/>
    <w:rsid w:val="00075B89"/>
    <w:rsid w:val="000B78C8"/>
    <w:rsid w:val="00134B7E"/>
    <w:rsid w:val="001463B2"/>
    <w:rsid w:val="001C529F"/>
    <w:rsid w:val="001F62C0"/>
    <w:rsid w:val="00245E02"/>
    <w:rsid w:val="0028700B"/>
    <w:rsid w:val="00310B8B"/>
    <w:rsid w:val="00353B66"/>
    <w:rsid w:val="00380399"/>
    <w:rsid w:val="004327E4"/>
    <w:rsid w:val="004551D7"/>
    <w:rsid w:val="00456604"/>
    <w:rsid w:val="004710B9"/>
    <w:rsid w:val="004A2675"/>
    <w:rsid w:val="004C18DA"/>
    <w:rsid w:val="004F7139"/>
    <w:rsid w:val="0057093C"/>
    <w:rsid w:val="005F26EE"/>
    <w:rsid w:val="00634600"/>
    <w:rsid w:val="00691EC1"/>
    <w:rsid w:val="006B383E"/>
    <w:rsid w:val="006C3C12"/>
    <w:rsid w:val="00703F12"/>
    <w:rsid w:val="007A242E"/>
    <w:rsid w:val="007C53FB"/>
    <w:rsid w:val="008608A2"/>
    <w:rsid w:val="008A20D2"/>
    <w:rsid w:val="008B7D18"/>
    <w:rsid w:val="008F1F97"/>
    <w:rsid w:val="008F4052"/>
    <w:rsid w:val="00926CD7"/>
    <w:rsid w:val="009D4EB3"/>
    <w:rsid w:val="00A40A12"/>
    <w:rsid w:val="00A87D85"/>
    <w:rsid w:val="00AA6544"/>
    <w:rsid w:val="00B13D1B"/>
    <w:rsid w:val="00B56C3C"/>
    <w:rsid w:val="00B818DF"/>
    <w:rsid w:val="00BE3438"/>
    <w:rsid w:val="00C0170E"/>
    <w:rsid w:val="00C666A2"/>
    <w:rsid w:val="00CA0338"/>
    <w:rsid w:val="00CB4DDB"/>
    <w:rsid w:val="00D52117"/>
    <w:rsid w:val="00D9390C"/>
    <w:rsid w:val="00D95CE7"/>
    <w:rsid w:val="00DA2641"/>
    <w:rsid w:val="00DB0D39"/>
    <w:rsid w:val="00E14005"/>
    <w:rsid w:val="00E614DD"/>
    <w:rsid w:val="00E627B4"/>
    <w:rsid w:val="00E7243D"/>
    <w:rsid w:val="00F83220"/>
    <w:rsid w:val="00F834DD"/>
    <w:rsid w:val="00F9444C"/>
    <w:rsid w:val="00FB10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F6014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698195765">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77DB4CF9A5B74296853827B521A7D7AA"/>
        <w:category>
          <w:name w:val="General"/>
          <w:gallery w:val="placeholder"/>
        </w:category>
        <w:types>
          <w:type w:val="bbPlcHdr"/>
        </w:types>
        <w:behaviors>
          <w:behavior w:val="content"/>
        </w:behaviors>
        <w:guid w:val="{BA77B4FD-B82C-4480-AA38-E181DEDBD0CA}"/>
      </w:docPartPr>
      <w:docPartBody>
        <w:p w:rsidR="000166A4" w:rsidRDefault="00006BD9">
          <w:pPr>
            <w:pStyle w:val="77DB4CF9A5B74296853827B521A7D7AA"/>
          </w:pPr>
          <w:r>
            <w:t>Sub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67CFD"/>
    <w:rsid w:val="00AE2603"/>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828</Words>
  <Characters>4722</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30T07:37:00Z</dcterms:created>
  <dcterms:modified xsi:type="dcterms:W3CDTF">2019-08-30T08:5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4DILEivl"/&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